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FD4EA7" w:rsidRDefault="00FD4EA7">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FD4EA7" w:rsidRDefault="00FD4EA7">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0F62E7">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0F62E7">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s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0F62E7">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0F62E7">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0F62E7">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o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436009"/>
      <w:r w:rsidRPr="00401541">
        <w:lastRenderedPageBreak/>
        <w:t>Introduction</w:t>
      </w:r>
      <w:bookmarkEnd w:id="0"/>
    </w:p>
    <w:p w:rsidR="00C44CA3" w:rsidRDefault="005247B5">
      <w:pPr>
        <w:pStyle w:val="Heading2"/>
      </w:pPr>
      <w:bookmarkStart w:id="1" w:name="_Toc523436010"/>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436011"/>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436012"/>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436013"/>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xml:space="preserve">, </w:t>
      </w:r>
      <w:proofErr w:type="spellStart"/>
      <w:r w:rsidRPr="0068284D">
        <w:t>Câmara</w:t>
      </w:r>
      <w:proofErr w:type="spellEnd"/>
      <w:r w:rsidRPr="0068284D">
        <w:t xml:space="preserve"> Municipal de </w:t>
      </w:r>
      <w:proofErr w:type="spellStart"/>
      <w:r w:rsidRPr="0068284D">
        <w:t>Lisboa</w:t>
      </w:r>
      <w:proofErr w:type="spellEnd"/>
      <w:r>
        <w:rPr>
          <w:color w:val="FF0000"/>
        </w:rPr>
        <w:t xml:space="preserve"> </w:t>
      </w:r>
      <w:r w:rsidRPr="00BD7534">
        <w:rPr>
          <w:color w:val="FF0000"/>
          <w:highlight w:val="yellow"/>
        </w:rPr>
        <w:t>[</w:t>
      </w:r>
      <w:proofErr w:type="spellStart"/>
      <w:r w:rsidRPr="00BD7534">
        <w:rPr>
          <w:color w:val="FF0000"/>
          <w:highlight w:val="yellow"/>
        </w:rPr>
        <w:t>Posso</w:t>
      </w:r>
      <w:proofErr w:type="spellEnd"/>
      <w:r w:rsidRPr="00BD7534">
        <w:rPr>
          <w:color w:val="FF0000"/>
          <w:highlight w:val="yellow"/>
        </w:rPr>
        <w:t xml:space="preserve"> </w:t>
      </w:r>
      <w:proofErr w:type="spellStart"/>
      <w:r w:rsidRPr="00BD7534">
        <w:rPr>
          <w:color w:val="FF0000"/>
          <w:highlight w:val="yellow"/>
        </w:rPr>
        <w:t>citar</w:t>
      </w:r>
      <w:proofErr w:type="spellEnd"/>
      <w:r w:rsidRPr="00BD7534">
        <w:rPr>
          <w:color w:val="FF0000"/>
          <w:highlight w:val="yellow"/>
        </w:rPr>
        <w:t xml:space="preserve"> </w:t>
      </w:r>
      <w:r w:rsidR="00753441" w:rsidRPr="00BD7534">
        <w:rPr>
          <w:color w:val="FF0000"/>
          <w:highlight w:val="yellow"/>
        </w:rPr>
        <w:t xml:space="preserve">a </w:t>
      </w:r>
      <w:proofErr w:type="spellStart"/>
      <w:r w:rsidR="00753441" w:rsidRPr="00BD7534">
        <w:rPr>
          <w:color w:val="FF0000"/>
          <w:highlight w:val="yellow"/>
        </w:rPr>
        <w:t>Câmara</w:t>
      </w:r>
      <w:proofErr w:type="spellEnd"/>
      <w:r w:rsidR="00753441" w:rsidRPr="00BD7534">
        <w:rPr>
          <w:color w:val="FF0000"/>
          <w:highlight w:val="yellow"/>
        </w:rPr>
        <w:t xml:space="preserve"> </w:t>
      </w:r>
      <w:proofErr w:type="spellStart"/>
      <w:r w:rsidR="00B92AE5" w:rsidRPr="00BD7534">
        <w:rPr>
          <w:color w:val="FF0000"/>
          <w:highlight w:val="yellow"/>
        </w:rPr>
        <w:t>aqui</w:t>
      </w:r>
      <w:proofErr w:type="spellEnd"/>
      <w:r w:rsidRPr="00BD7534">
        <w:rPr>
          <w:color w:val="FF0000"/>
          <w:highlight w:val="yellow"/>
        </w:rPr>
        <w:t>?]</w:t>
      </w:r>
      <w:r>
        <w:rPr>
          <w:color w:val="00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436014"/>
      <w:r>
        <w:lastRenderedPageBreak/>
        <w:t>Literature review</w:t>
      </w:r>
      <w:bookmarkEnd w:id="39"/>
    </w:p>
    <w:p w:rsidR="00C44CA3" w:rsidRDefault="005247B5">
      <w:pPr>
        <w:pStyle w:val="Heading2"/>
      </w:pPr>
      <w:bookmarkStart w:id="40" w:name="_Toc523436015"/>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436016"/>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436017"/>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436018"/>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436019"/>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436020"/>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435996"/>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1</w:t>
      </w:r>
      <w:r w:rsidR="00FF6F17">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436021"/>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435997"/>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2</w:t>
      </w:r>
      <w:r w:rsidR="00FF6F17">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435998"/>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3</w:t>
      </w:r>
      <w:r w:rsidR="00FF6F17">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435999"/>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4</w:t>
      </w:r>
      <w:r w:rsidR="00FF6F17">
        <w:fldChar w:fldCharType="end"/>
      </w:r>
      <w:r>
        <w:t xml:space="preserve"> – Swap mutation</w:t>
      </w:r>
      <w:bookmarkEnd w:id="81"/>
    </w:p>
    <w:p w:rsidR="00C44CA3" w:rsidRDefault="005247B5">
      <w:pPr>
        <w:pStyle w:val="Heading3"/>
      </w:pPr>
      <w:bookmarkStart w:id="82" w:name="_Toc523436022"/>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436023"/>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3436024"/>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3436025"/>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3436000"/>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1</w:t>
      </w:r>
      <w:r w:rsidR="00FF6F17">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3436001"/>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2</w:t>
      </w:r>
      <w:r w:rsidR="00FF6F17">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3436002"/>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3</w:t>
      </w:r>
      <w:r w:rsidR="00FF6F17">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3436026"/>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0" w:name="_Toc523436003"/>
      <w:r>
        <w:t xml:space="preserve">Figure </w:t>
      </w:r>
      <w:r>
        <w:fldChar w:fldCharType="begin"/>
      </w:r>
      <w:r>
        <w:instrText xml:space="preserve"> STYLEREF 1 \s </w:instrText>
      </w:r>
      <w:r>
        <w:fldChar w:fldCharType="separate"/>
      </w:r>
      <w:r w:rsidR="007D3954">
        <w:rPr>
          <w:noProof/>
        </w:rPr>
        <w:t>4</w:t>
      </w:r>
      <w:r>
        <w:fldChar w:fldCharType="end"/>
      </w:r>
      <w:r>
        <w:t>.</w:t>
      </w:r>
      <w:r>
        <w:fldChar w:fldCharType="begin"/>
      </w:r>
      <w:r>
        <w:instrText xml:space="preserve"> SEQ Figure \* ARABIC \s 1 </w:instrText>
      </w:r>
      <w:r>
        <w:fldChar w:fldCharType="separate"/>
      </w:r>
      <w:r w:rsidR="007D3954">
        <w:rPr>
          <w:noProof/>
        </w:rPr>
        <w:t>4</w:t>
      </w:r>
      <w:r>
        <w:fldChar w:fldCharType="end"/>
      </w:r>
      <w:r>
        <w:t xml:space="preserve"> – Graph with </w:t>
      </w:r>
      <w:proofErr w:type="spellStart"/>
      <w:r>
        <w:t>Campolide’s</w:t>
      </w:r>
      <w:proofErr w:type="spellEnd"/>
      <w:r>
        <w:t xml:space="preserve"> data after </w:t>
      </w:r>
      <w:r w:rsidR="007B6190">
        <w:t>removing highways</w:t>
      </w:r>
      <w:bookmarkEnd w:id="90"/>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B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3436027"/>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3436028"/>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3436004"/>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5</w:t>
      </w:r>
      <w:r w:rsidR="00FF6F17">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3436005"/>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6</w:t>
      </w:r>
      <w:r w:rsidR="00FF6F17">
        <w:fldChar w:fldCharType="end"/>
      </w:r>
      <w:r>
        <w:t xml:space="preserve"> – Chromosome data structure</w:t>
      </w:r>
      <w:bookmarkEnd w:id="94"/>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3436006"/>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7</w:t>
      </w:r>
      <w:r w:rsidR="00FF6F17">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3436029"/>
      <w:r>
        <w:t>Fitness function</w:t>
      </w:r>
      <w:bookmarkEnd w:id="96"/>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0F62E7"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3436007"/>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8</w:t>
      </w:r>
      <w:r w:rsidR="00FF6F17">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3436030"/>
      <w:r>
        <w:lastRenderedPageBreak/>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3436031"/>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3436008"/>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9</w:t>
      </w:r>
      <w:r w:rsidR="00FF6F17">
        <w:fldChar w:fldCharType="end"/>
      </w:r>
      <w:r>
        <w:t xml:space="preserve"> – Crossover operation</w:t>
      </w:r>
      <w:bookmarkEnd w:id="100"/>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C44CA3" w:rsidRDefault="005247B5">
      <w:pPr>
        <w:pStyle w:val="Heading1"/>
      </w:pPr>
      <w:bookmarkStart w:id="101" w:name="_Toc523436032"/>
      <w:r>
        <w:lastRenderedPageBreak/>
        <w:t>Results and discussion</w:t>
      </w:r>
      <w:bookmarkEnd w:id="101"/>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2" w:name="__Fieldmark__33_1156436390"/>
      <w:r w:rsidR="007D3954">
        <w:rPr>
          <w:noProof/>
        </w:rPr>
        <w:t>5</w:t>
      </w:r>
      <w:r>
        <w:fldChar w:fldCharType="end"/>
      </w:r>
      <w:bookmarkEnd w:id="102"/>
      <w:r>
        <w:t>.</w:t>
      </w:r>
      <w:r>
        <w:fldChar w:fldCharType="begin"/>
      </w:r>
      <w:r>
        <w:instrText>SEQ Tabela \* ARABIC</w:instrText>
      </w:r>
      <w:r>
        <w:fldChar w:fldCharType="separate"/>
      </w:r>
      <w:r w:rsidR="007D3954">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3" w:name="_Toc523436033"/>
      <w:r>
        <w:lastRenderedPageBreak/>
        <w:t>Conclusions</w:t>
      </w:r>
      <w:bookmarkEnd w:id="103"/>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4" w:name="_Toc523436034"/>
      <w:r>
        <w:lastRenderedPageBreak/>
        <w:t>Limitations and recommendations for future works</w:t>
      </w:r>
      <w:bookmarkEnd w:id="104"/>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bookmarkStart w:id="105" w:name="_GoBack"/>
      <w:bookmarkEnd w:id="105"/>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7"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62E7" w:rsidRDefault="000F62E7">
      <w:pPr>
        <w:spacing w:after="0" w:line="240" w:lineRule="auto"/>
      </w:pPr>
      <w:r>
        <w:separator/>
      </w:r>
    </w:p>
  </w:endnote>
  <w:endnote w:type="continuationSeparator" w:id="0">
    <w:p w:rsidR="000F62E7" w:rsidRDefault="000F62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rPr>
        <w:lang w:eastAsia="en-US"/>
      </w:rPr>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27</w:t>
    </w:r>
    <w:r>
      <w:fldChar w:fldCharType="end"/>
    </w:r>
  </w:p>
  <w:p w:rsidR="00FD4EA7" w:rsidRDefault="00FD4EA7">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62E7" w:rsidRDefault="000F62E7">
      <w:pPr>
        <w:spacing w:after="0" w:line="240" w:lineRule="auto"/>
      </w:pPr>
      <w:r>
        <w:separator/>
      </w:r>
    </w:p>
  </w:footnote>
  <w:footnote w:type="continuationSeparator" w:id="0">
    <w:p w:rsidR="000F62E7" w:rsidRDefault="000F62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3092A"/>
    <w:rsid w:val="0003427E"/>
    <w:rsid w:val="00040F1A"/>
    <w:rsid w:val="0005029B"/>
    <w:rsid w:val="0005125A"/>
    <w:rsid w:val="00057DAC"/>
    <w:rsid w:val="00066143"/>
    <w:rsid w:val="0006628D"/>
    <w:rsid w:val="00071D64"/>
    <w:rsid w:val="00074450"/>
    <w:rsid w:val="00083478"/>
    <w:rsid w:val="0008562C"/>
    <w:rsid w:val="000948D8"/>
    <w:rsid w:val="00094D6F"/>
    <w:rsid w:val="000A27FF"/>
    <w:rsid w:val="000A3AB7"/>
    <w:rsid w:val="000A3C02"/>
    <w:rsid w:val="000A5522"/>
    <w:rsid w:val="000B4F77"/>
    <w:rsid w:val="000C1DDE"/>
    <w:rsid w:val="000C2490"/>
    <w:rsid w:val="000C379D"/>
    <w:rsid w:val="000E1302"/>
    <w:rsid w:val="000E1702"/>
    <w:rsid w:val="000E6D72"/>
    <w:rsid w:val="000F4157"/>
    <w:rsid w:val="000F60D9"/>
    <w:rsid w:val="000F62E7"/>
    <w:rsid w:val="00127572"/>
    <w:rsid w:val="00127D5C"/>
    <w:rsid w:val="0014366E"/>
    <w:rsid w:val="00147A5E"/>
    <w:rsid w:val="00183BE4"/>
    <w:rsid w:val="00191849"/>
    <w:rsid w:val="001936F3"/>
    <w:rsid w:val="001A09B7"/>
    <w:rsid w:val="001A3706"/>
    <w:rsid w:val="001A5810"/>
    <w:rsid w:val="001B5B98"/>
    <w:rsid w:val="001D7D53"/>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2D9B"/>
    <w:rsid w:val="003143AE"/>
    <w:rsid w:val="003273A5"/>
    <w:rsid w:val="00337569"/>
    <w:rsid w:val="00353BDE"/>
    <w:rsid w:val="0035539E"/>
    <w:rsid w:val="003561FA"/>
    <w:rsid w:val="00361746"/>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3041F"/>
    <w:rsid w:val="0043044E"/>
    <w:rsid w:val="00435650"/>
    <w:rsid w:val="004511E3"/>
    <w:rsid w:val="00454E12"/>
    <w:rsid w:val="00456282"/>
    <w:rsid w:val="00460B6A"/>
    <w:rsid w:val="00463057"/>
    <w:rsid w:val="0046572B"/>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484F"/>
    <w:rsid w:val="00541EBB"/>
    <w:rsid w:val="00542093"/>
    <w:rsid w:val="00551F44"/>
    <w:rsid w:val="0055262A"/>
    <w:rsid w:val="00557003"/>
    <w:rsid w:val="005600B5"/>
    <w:rsid w:val="00561667"/>
    <w:rsid w:val="00575C32"/>
    <w:rsid w:val="00577D60"/>
    <w:rsid w:val="00581890"/>
    <w:rsid w:val="00593BA0"/>
    <w:rsid w:val="00593F8A"/>
    <w:rsid w:val="00594E09"/>
    <w:rsid w:val="005A6B79"/>
    <w:rsid w:val="005B20BA"/>
    <w:rsid w:val="005B47A0"/>
    <w:rsid w:val="005D2FDE"/>
    <w:rsid w:val="005E21D9"/>
    <w:rsid w:val="005E2926"/>
    <w:rsid w:val="005E4319"/>
    <w:rsid w:val="005F3F2A"/>
    <w:rsid w:val="005F4137"/>
    <w:rsid w:val="00604138"/>
    <w:rsid w:val="00604F06"/>
    <w:rsid w:val="006112EA"/>
    <w:rsid w:val="006213FB"/>
    <w:rsid w:val="00622295"/>
    <w:rsid w:val="00622850"/>
    <w:rsid w:val="00630A3A"/>
    <w:rsid w:val="00631258"/>
    <w:rsid w:val="00634D58"/>
    <w:rsid w:val="00645363"/>
    <w:rsid w:val="0064539A"/>
    <w:rsid w:val="00645ADF"/>
    <w:rsid w:val="00660F45"/>
    <w:rsid w:val="00660FBA"/>
    <w:rsid w:val="00667C72"/>
    <w:rsid w:val="0067505E"/>
    <w:rsid w:val="0068284D"/>
    <w:rsid w:val="0068644E"/>
    <w:rsid w:val="00694F42"/>
    <w:rsid w:val="00695B3B"/>
    <w:rsid w:val="006A261E"/>
    <w:rsid w:val="006A3A15"/>
    <w:rsid w:val="006A53AF"/>
    <w:rsid w:val="006A5CBA"/>
    <w:rsid w:val="006B400D"/>
    <w:rsid w:val="006B5131"/>
    <w:rsid w:val="006C0879"/>
    <w:rsid w:val="006C351F"/>
    <w:rsid w:val="006C37F0"/>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A28B6"/>
    <w:rsid w:val="007B6190"/>
    <w:rsid w:val="007B7922"/>
    <w:rsid w:val="007C07DE"/>
    <w:rsid w:val="007C32C6"/>
    <w:rsid w:val="007D0B47"/>
    <w:rsid w:val="007D14AD"/>
    <w:rsid w:val="007D3954"/>
    <w:rsid w:val="007D5037"/>
    <w:rsid w:val="007E0353"/>
    <w:rsid w:val="007E0AFE"/>
    <w:rsid w:val="007E1148"/>
    <w:rsid w:val="007F09B8"/>
    <w:rsid w:val="0080686A"/>
    <w:rsid w:val="00806EBB"/>
    <w:rsid w:val="00816558"/>
    <w:rsid w:val="00831089"/>
    <w:rsid w:val="00835EA6"/>
    <w:rsid w:val="00840CCD"/>
    <w:rsid w:val="00841E65"/>
    <w:rsid w:val="00852FA3"/>
    <w:rsid w:val="00865C0A"/>
    <w:rsid w:val="00871AFD"/>
    <w:rsid w:val="00873AA2"/>
    <w:rsid w:val="008802A4"/>
    <w:rsid w:val="0088286A"/>
    <w:rsid w:val="0088473C"/>
    <w:rsid w:val="008921AF"/>
    <w:rsid w:val="00895631"/>
    <w:rsid w:val="008A0A1C"/>
    <w:rsid w:val="008B3F1C"/>
    <w:rsid w:val="008D1D7C"/>
    <w:rsid w:val="008D3110"/>
    <w:rsid w:val="008D3511"/>
    <w:rsid w:val="008E12D8"/>
    <w:rsid w:val="008E1EE0"/>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4363"/>
    <w:rsid w:val="00B34ED4"/>
    <w:rsid w:val="00B46E46"/>
    <w:rsid w:val="00B51C04"/>
    <w:rsid w:val="00B524A9"/>
    <w:rsid w:val="00B61876"/>
    <w:rsid w:val="00B72C51"/>
    <w:rsid w:val="00B73263"/>
    <w:rsid w:val="00B8072D"/>
    <w:rsid w:val="00B87725"/>
    <w:rsid w:val="00B92AE5"/>
    <w:rsid w:val="00BA19F6"/>
    <w:rsid w:val="00BA3DBE"/>
    <w:rsid w:val="00BA5F0D"/>
    <w:rsid w:val="00BB6DC7"/>
    <w:rsid w:val="00BC24BF"/>
    <w:rsid w:val="00BC7CD1"/>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3FCA"/>
    <w:rsid w:val="00DE6030"/>
    <w:rsid w:val="00DE6815"/>
    <w:rsid w:val="00DF3471"/>
    <w:rsid w:val="00DF5308"/>
    <w:rsid w:val="00DF7B11"/>
    <w:rsid w:val="00E025DC"/>
    <w:rsid w:val="00E24663"/>
    <w:rsid w:val="00E34B1E"/>
    <w:rsid w:val="00E37322"/>
    <w:rsid w:val="00E378F8"/>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FC8DD"/>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planet.openstreet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40248-21DB-2348-B73F-A064D3C8C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3</Pages>
  <Words>36183</Words>
  <Characters>206247</Characters>
  <Application>Microsoft Office Word</Application>
  <DocSecurity>0</DocSecurity>
  <Lines>1718</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5</cp:revision>
  <cp:lastPrinted>2018-08-30T22:37:00Z</cp:lastPrinted>
  <dcterms:created xsi:type="dcterms:W3CDTF">2018-08-30T22:37:00Z</dcterms:created>
  <dcterms:modified xsi:type="dcterms:W3CDTF">2018-09-06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